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63824A8" w:rsidR="00773882" w:rsidRDefault="003E25ED" w:rsidP="00B50701">
      <w:r>
        <w:fldChar w:fldCharType="begin" w:fldLock="1"/>
      </w:r>
      <w:r>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ain causes the changes in two 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bookmarkStart w:id="0" w:name="_GoBack"/>
      <w:bookmarkEnd w:id="0"/>
    </w:p>
    <w:p w14:paraId="2C2D822C" w14:textId="77777777" w:rsidR="001C1ED1" w:rsidRDefault="001C1ED1" w:rsidP="00B50701"/>
    <w:p w14:paraId="68E79139" w14:textId="77777777" w:rsidR="001C1ED1" w:rsidRDefault="001C1ED1" w:rsidP="00B50701"/>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5C1B"/>
    <w:rsid w:val="00062CC0"/>
    <w:rsid w:val="00094E22"/>
    <w:rsid w:val="000C7DC6"/>
    <w:rsid w:val="001228C1"/>
    <w:rsid w:val="001556CF"/>
    <w:rsid w:val="001B4728"/>
    <w:rsid w:val="001C1ED1"/>
    <w:rsid w:val="0028094F"/>
    <w:rsid w:val="002E0129"/>
    <w:rsid w:val="00310C45"/>
    <w:rsid w:val="00377555"/>
    <w:rsid w:val="003E25ED"/>
    <w:rsid w:val="00463781"/>
    <w:rsid w:val="0050345A"/>
    <w:rsid w:val="006044C4"/>
    <w:rsid w:val="00643A10"/>
    <w:rsid w:val="006D4323"/>
    <w:rsid w:val="006F60B2"/>
    <w:rsid w:val="0070150D"/>
    <w:rsid w:val="00773882"/>
    <w:rsid w:val="008C08E5"/>
    <w:rsid w:val="00926A18"/>
    <w:rsid w:val="0095192E"/>
    <w:rsid w:val="009E1805"/>
    <w:rsid w:val="00A3597C"/>
    <w:rsid w:val="00AE229F"/>
    <w:rsid w:val="00B50701"/>
    <w:rsid w:val="00B91029"/>
    <w:rsid w:val="00CA009D"/>
    <w:rsid w:val="00DC14FD"/>
    <w:rsid w:val="00E83881"/>
    <w:rsid w:val="00E872B0"/>
    <w:rsid w:val="00EC2E25"/>
    <w:rsid w:val="00F44BF9"/>
    <w:rsid w:val="00F4589A"/>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2</Pages>
  <Words>2534</Words>
  <Characters>14444</Characters>
  <Application>Microsoft Macintosh Word</Application>
  <DocSecurity>0</DocSecurity>
  <Lines>120</Lines>
  <Paragraphs>33</Paragraphs>
  <ScaleCrop>false</ScaleCrop>
  <Company>UC Berkeley</Company>
  <LinksUpToDate>false</LinksUpToDate>
  <CharactersWithSpaces>16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3</cp:revision>
  <dcterms:created xsi:type="dcterms:W3CDTF">2017-01-02T19:00:00Z</dcterms:created>
  <dcterms:modified xsi:type="dcterms:W3CDTF">2017-01-14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